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Functional Analysis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ata Sharing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8A5E1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8A5E1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8A5E1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8A5E1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8A5E1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8A5E1A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8A5E1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8A5E1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8A5E1A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8A5E1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8A5E1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8A5E1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8A5E1A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8A5E1A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8A5E1A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8A5E1A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8A5E1A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8A5E1A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8A5E1A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8A5E1A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8A5E1A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8A5E1A">
        <w:fldChar w:fldCharType="begin"/>
      </w:r>
      <w:r w:rsidR="00FB55F2">
        <w:instrText>HYPERLINK \l "_ENREF_8" \o "Vaudel, 2011 #18"</w:instrText>
      </w:r>
      <w:r w:rsidR="008A5E1A">
        <w:fldChar w:fldCharType="separate"/>
      </w:r>
      <w:r w:rsidR="008A5E1A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8A5E1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8A5E1A">
        <w:rPr>
          <w:b/>
          <w:lang w:val="en-GB"/>
        </w:rPr>
      </w:r>
      <w:r w:rsidR="008A5E1A">
        <w:rPr>
          <w:b/>
          <w:lang w:val="en-GB"/>
        </w:rPr>
        <w:fldChar w:fldCharType="end"/>
      </w:r>
      <w:r w:rsidR="008A5E1A" w:rsidRPr="005F5FDA">
        <w:rPr>
          <w:b/>
          <w:lang w:val="en-GB"/>
        </w:rPr>
      </w:r>
      <w:r w:rsidR="008A5E1A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8A5E1A" w:rsidRPr="005F5FDA">
        <w:rPr>
          <w:b/>
          <w:lang w:val="en-GB"/>
        </w:rPr>
        <w:fldChar w:fldCharType="end"/>
      </w:r>
      <w:r w:rsidR="008A5E1A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8A5E1A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8A5E1A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8A5E1A">
          <w:rPr>
            <w:lang w:val="en-GB"/>
          </w:rPr>
        </w:r>
        <w:r w:rsidR="008A5E1A">
          <w:rPr>
            <w:lang w:val="en-GB"/>
          </w:rPr>
          <w:fldChar w:fldCharType="end"/>
        </w:r>
        <w:r w:rsidR="008A5E1A">
          <w:rPr>
            <w:lang w:val="en-GB"/>
          </w:rPr>
        </w:r>
        <w:r w:rsidR="008A5E1A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8A5E1A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8A5E1A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8A5E1A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8A5E1A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8A5E1A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8A5E1A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8A5E1A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8A5E1A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8A5E1A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8A5E1A">
          <w:rPr>
            <w:lang w:val="en-GB"/>
          </w:rPr>
        </w:r>
        <w:r w:rsidR="008A5E1A">
          <w:rPr>
            <w:lang w:val="en-GB"/>
          </w:rPr>
          <w:fldChar w:fldCharType="end"/>
        </w:r>
        <w:r w:rsidR="008A5E1A">
          <w:rPr>
            <w:lang w:val="en-GB"/>
          </w:rPr>
        </w:r>
        <w:r w:rsidR="008A5E1A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8A5E1A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8A5E1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8A5E1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8A5E1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8A5E1A" w:rsidP="00612E2C">
      <w:pPr>
        <w:jc w:val="both"/>
        <w:rPr>
          <w:lang w:val="en-GB"/>
        </w:rPr>
      </w:pPr>
      <w:r w:rsidRPr="008A5E1A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716551" w:rsidRPr="00F802E3" w:rsidRDefault="00716551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716551" w:rsidRPr="00DB0591" w:rsidRDefault="00716551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 w:rsidR="0021796E">
                    <w:rPr>
                      <w:b/>
                      <w:i/>
                      <w:lang w:val="en-GB"/>
                    </w:rPr>
                    <w:br/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 w:rsidR="0021796E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8A5E1A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8A5E1A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8A5E1A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8A5E1A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8A5E1A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8A5E1A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8A5E1A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8A5E1A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8A5E1A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8A5E1A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8A5E1A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8A5E1A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8A5E1A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8A5E1A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8A5E1A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8A5E1A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8A5E1A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8A5E1A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8A5E1A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8A5E1A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8A5E1A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8A5E1A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8A5E1A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8A5E1A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8A5E1A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120059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34" \o "Helsens, 2007 #59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12005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8A5E1A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120059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8A5E1A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8A5E1A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8A5E1A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39" \o "Keller, 2002 #27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0" \o "Edwards, 2009 #179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5" \o "Martens, 2005 #19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8A5E1A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1" \o "Shteynberg, 2011 #126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2" \o "Nesvizhskii, 2003 #10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3" \o "Ma, 2009 #127" </w:instrText>
            </w:r>
            <w:r w:rsidR="008A5E1A">
              <w:fldChar w:fldCharType="separate"/>
            </w:r>
            <w:r w:rsidR="008A5E1A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8A5E1A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8A5E1A">
              <w:fldChar w:fldCharType="end"/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8A5E1A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" \o "Apweiler, 2004 #2" </w:instrText>
            </w:r>
            <w:r w:rsidR="008A5E1A">
              <w:fldChar w:fldCharType="separate"/>
            </w:r>
            <w:r w:rsidR="008A5E1A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8A5E1A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8A5E1A">
              <w:fldChar w:fldCharType="end"/>
            </w:r>
            <w:r w:rsidR="008A5E1A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11" \o "Jones, 2005 #81" </w:instrText>
            </w:r>
            <w:r w:rsidR="008A5E1A">
              <w:fldChar w:fldCharType="separate"/>
            </w:r>
            <w:r w:rsidR="008A5E1A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8A5E1A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8A5E1A">
              <w:fldChar w:fldCharType="end"/>
            </w:r>
            <w:r w:rsidR="008A5E1A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4" \o "Zhang, 2004 #134" </w:instrText>
            </w:r>
            <w:r w:rsidR="008A5E1A">
              <w:fldChar w:fldCharType="separate"/>
            </w:r>
            <w:r w:rsidR="008A5E1A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8A5E1A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8A5E1A">
              <w:fldChar w:fldCharType="end"/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5" \o "Bauer, 2008 #135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8A5E1A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7" \o "Hanson, 2010 #138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9" \o "Haw, 2011 #139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8A5E1A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8A5E1A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8A5E1A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49" \o "Deutsch, 2008 #142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8A5E1A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8A5E1A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8A5E1A">
              <w:fldChar w:fldCharType="begin"/>
            </w:r>
            <w:r>
              <w:instrText xml:space="preserve"> HYPERLINK \l "_ENREF_51" \o "Pichler, 2012 #1" </w:instrText>
            </w:r>
            <w:r w:rsidR="008A5E1A">
              <w:fldChar w:fldCharType="separate"/>
            </w:r>
            <w:r w:rsidR="008A5E1A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8A5E1A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8A5E1A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8A5E1A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8A5E1A">
                <w:fldChar w:fldCharType="end"/>
              </w:r>
              <w:r w:rsidR="008A5E1A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8A5E1A">
              <w:fldChar w:fldCharType="begin"/>
            </w:r>
            <w:r w:rsidR="0043424B">
              <w:instrText xml:space="preserve"> HYPERLINK \l "_ENREF_53" \o "Hakkinen, 2009 #160" </w:instrText>
            </w:r>
            <w:r w:rsidR="008A5E1A">
              <w:fldChar w:fldCharType="separate"/>
            </w:r>
            <w:r w:rsidR="008A5E1A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8A5E1A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8A5E1A">
              <w:fldChar w:fldCharType="end"/>
            </w:r>
            <w:r w:rsidR="008A5E1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8A5E1A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8A5E1A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8A5E1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3424B" w:rsidRPr="0043424B" w:rsidRDefault="008A5E1A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8A5E1A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51C38" w:rsidRDefault="00151C38" w:rsidP="00C22471">
      <w:pPr>
        <w:spacing w:after="0" w:line="240" w:lineRule="auto"/>
      </w:pPr>
      <w:r>
        <w:separator/>
      </w:r>
    </w:p>
  </w:endnote>
  <w:endnote w:type="continuationSeparator" w:id="0">
    <w:p w:rsidR="00151C38" w:rsidRDefault="00151C3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551" w:rsidRDefault="00716551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16551" w:rsidRDefault="00716551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biomed.uib.no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16551" w:rsidRPr="00EE5E45" w:rsidRDefault="00716551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8A5E1A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8A5E1A" w:rsidRPr="00EE5E45">
      <w:rPr>
        <w:b/>
      </w:rPr>
      <w:fldChar w:fldCharType="separate"/>
    </w:r>
    <w:r w:rsidR="00120059">
      <w:rPr>
        <w:b/>
        <w:noProof/>
      </w:rPr>
      <w:t>1</w:t>
    </w:r>
    <w:r w:rsidR="008A5E1A" w:rsidRPr="00EE5E45">
      <w:rPr>
        <w:b/>
      </w:rPr>
      <w:fldChar w:fldCharType="end"/>
    </w:r>
    <w:r w:rsidRPr="00EE5E45">
      <w:t xml:space="preserve"> of </w:t>
    </w:r>
    <w:r w:rsidR="008A5E1A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8A5E1A" w:rsidRPr="00EE5E45">
      <w:rPr>
        <w:b/>
      </w:rPr>
      <w:fldChar w:fldCharType="separate"/>
    </w:r>
    <w:r w:rsidR="00120059">
      <w:rPr>
        <w:b/>
        <w:noProof/>
      </w:rPr>
      <w:t>9</w:t>
    </w:r>
    <w:r w:rsidR="008A5E1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51C38" w:rsidRDefault="00151C38" w:rsidP="00C22471">
      <w:pPr>
        <w:spacing w:after="0" w:line="240" w:lineRule="auto"/>
      </w:pPr>
      <w:r>
        <w:separator/>
      </w:r>
    </w:p>
  </w:footnote>
  <w:footnote w:type="continuationSeparator" w:id="0">
    <w:p w:rsidR="00151C38" w:rsidRDefault="00151C3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551" w:rsidRPr="002E18D7" w:rsidRDefault="00716551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059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1C38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5E1A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10C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9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bioinformatics-for-proteomics-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E20F277-5826-450B-8677-996D01A3CC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4</TotalTime>
  <Pages>9</Pages>
  <Words>18570</Words>
  <Characters>98422</Characters>
  <Application>Microsoft Office Word</Application>
  <DocSecurity>0</DocSecurity>
  <Lines>820</Lines>
  <Paragraphs>2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75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74</cp:revision>
  <cp:lastPrinted>2013-09-20T14:18:00Z</cp:lastPrinted>
  <dcterms:created xsi:type="dcterms:W3CDTF">2012-10-17T17:07:00Z</dcterms:created>
  <dcterms:modified xsi:type="dcterms:W3CDTF">2013-09-20T21:27:00Z</dcterms:modified>
</cp:coreProperties>
</file>